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1645B" w:rsidRDefault="00B63459">
      <w:pPr>
        <w:rPr>
          <w:rFonts w:ascii="Arial" w:hAnsi="Arial" w:cs="Arial"/>
          <w:b/>
        </w:rPr>
      </w:pPr>
      <w:bookmarkStart w:id="0" w:name="_GoBack"/>
      <w:bookmarkEnd w:id="0"/>
      <w:r w:rsidRPr="00B63459">
        <w:rPr>
          <w:rFonts w:ascii="Arial" w:hAnsi="Arial" w:cs="Arial"/>
          <w:b/>
        </w:rPr>
        <w:t>Table 3: Intervention studies of the effect of vitamin D supplementation in pregnancy on offspring anthropometry at birth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51"/>
        <w:gridCol w:w="1418"/>
        <w:gridCol w:w="1275"/>
        <w:gridCol w:w="3969"/>
        <w:gridCol w:w="1560"/>
        <w:gridCol w:w="1204"/>
        <w:gridCol w:w="1205"/>
        <w:gridCol w:w="1592"/>
      </w:tblGrid>
      <w:tr w:rsidR="00B63459" w:rsidRPr="00B63459" w:rsidTr="00B63459">
        <w:tc>
          <w:tcPr>
            <w:tcW w:w="1951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Study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Population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Gestation at Allocation/Random-isation</w:t>
            </w:r>
          </w:p>
        </w:tc>
        <w:tc>
          <w:tcPr>
            <w:tcW w:w="3969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Interventional medicinal product (IMP)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Control</w:t>
            </w:r>
          </w:p>
        </w:tc>
        <w:tc>
          <w:tcPr>
            <w:tcW w:w="4001" w:type="dxa"/>
            <w:gridSpan w:val="3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 xml:space="preserve">Effect of vitamin D supplementation </w:t>
            </w:r>
          </w:p>
        </w:tc>
      </w:tr>
      <w:tr w:rsidR="00B63459" w:rsidRPr="00B63459" w:rsidTr="00B63459">
        <w:tc>
          <w:tcPr>
            <w:tcW w:w="1951" w:type="dxa"/>
            <w:tcBorders>
              <w:top w:val="nil"/>
              <w:bottom w:val="single" w:sz="4" w:space="0" w:color="auto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969" w:type="dxa"/>
            <w:tcBorders>
              <w:top w:val="nil"/>
              <w:bottom w:val="single" w:sz="4" w:space="0" w:color="auto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04" w:type="dxa"/>
            <w:tcBorders>
              <w:top w:val="nil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B63459">
              <w:rPr>
                <w:rFonts w:ascii="Arial" w:hAnsi="Arial" w:cs="Arial"/>
                <w:b/>
                <w:sz w:val="18"/>
                <w:szCs w:val="18"/>
              </w:rPr>
              <w:t>Birth Weight</w:t>
            </w:r>
          </w:p>
        </w:tc>
        <w:tc>
          <w:tcPr>
            <w:tcW w:w="1205" w:type="dxa"/>
            <w:tcBorders>
              <w:top w:val="nil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B63459">
              <w:rPr>
                <w:rFonts w:ascii="Arial" w:hAnsi="Arial" w:cs="Arial"/>
                <w:b/>
                <w:sz w:val="18"/>
                <w:szCs w:val="18"/>
              </w:rPr>
              <w:t>Birth Length</w:t>
            </w:r>
          </w:p>
        </w:tc>
        <w:tc>
          <w:tcPr>
            <w:tcW w:w="1592" w:type="dxa"/>
            <w:tcBorders>
              <w:top w:val="nil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B63459">
              <w:rPr>
                <w:rFonts w:ascii="Arial" w:hAnsi="Arial" w:cs="Arial"/>
                <w:b/>
                <w:sz w:val="18"/>
                <w:szCs w:val="18"/>
              </w:rPr>
              <w:t>Head Circumference</w:t>
            </w:r>
          </w:p>
        </w:tc>
      </w:tr>
      <w:tr w:rsidR="00B63459" w:rsidRPr="00B63459" w:rsidTr="00B63459">
        <w:tc>
          <w:tcPr>
            <w:tcW w:w="1951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Vitamin D only</w:t>
            </w:r>
          </w:p>
        </w:tc>
        <w:tc>
          <w:tcPr>
            <w:tcW w:w="1418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969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04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05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single" w:sz="4" w:space="0" w:color="auto"/>
              <w:bottom w:val="nil"/>
            </w:tcBorders>
          </w:tcPr>
          <w:p w:rsidR="00B63459" w:rsidRPr="00B63459" w:rsidRDefault="00B63459" w:rsidP="00B63459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Brooke 1980 </w:t>
            </w:r>
            <w:hyperlink w:anchor="_ENREF_16" w:tooltip="Brooke, 1980 #729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Ccm9va2U8L0F1dGhvcj48WWVhcj4xOTgwPC9ZZWFyPjxS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Ccm9va2U8L0F1dGhvcj48WWVhcj4xOTgwPC9ZZWFyPjxS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16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London, UK)</w:t>
            </w:r>
          </w:p>
        </w:tc>
        <w:tc>
          <w:tcPr>
            <w:tcW w:w="1418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126 Asian women </w:t>
            </w:r>
          </w:p>
        </w:tc>
        <w:tc>
          <w:tcPr>
            <w:tcW w:w="1275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8-32 weeks</w:t>
            </w:r>
          </w:p>
        </w:tc>
        <w:tc>
          <w:tcPr>
            <w:tcW w:w="3969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000 IU/day oral vitamin D</w:t>
            </w:r>
          </w:p>
        </w:tc>
        <w:tc>
          <w:tcPr>
            <w:tcW w:w="1560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Placebo</w:t>
            </w:r>
          </w:p>
        </w:tc>
        <w:tc>
          <w:tcPr>
            <w:tcW w:w="1204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592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Mallet 1986 </w:t>
            </w:r>
            <w:hyperlink w:anchor="_ENREF_18" w:tooltip="Mallet, 1986 #732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Mallet&lt;/Author&gt;&lt;Year&gt;1986&lt;/Year&gt;&lt;RecNum&gt;732&lt;/RecNum&gt;&lt;DisplayText&gt;&lt;style face="superscript"&gt;18&lt;/style&gt;&lt;/DisplayText&gt;&lt;record&gt;&lt;rec-number&gt;732&lt;/rec-number&gt;&lt;foreign-keys&gt;&lt;key app="EN" db-id="aezfazfr55w2dee09auvzeanzd0axtt5x25v" timestamp="1386857111"&gt;732&lt;/key&gt;&lt;/foreign-keys&gt;&lt;ref-type name="Journal Article"&gt;17&lt;/ref-type&gt;&lt;contributors&gt;&lt;authors&gt;&lt;author&gt;Mallet, E.&lt;/author&gt;&lt;author&gt;Gugi, B.&lt;/author&gt;&lt;author&gt;Brunelle, P.&lt;/author&gt;&lt;author&gt;Henocq, A.&lt;/author&gt;&lt;author&gt;Basuyau, J. P.&lt;/author&gt;&lt;author&gt;Lemeur, H.&lt;/author&gt;&lt;/authors&gt;&lt;/contributors&gt;&lt;titles&gt;&lt;title&gt;Vitamin D supplementation in pregnancy: a controlled trial of two methods&lt;/title&gt;&lt;secondary-title&gt;Obstet Gynecol&lt;/secondary-title&gt;&lt;alt-title&gt;Obstetrics and gynecology&lt;/alt-title&gt;&lt;/titles&gt;&lt;periodical&gt;&lt;full-title&gt;Obstet Gynecol&lt;/full-title&gt;&lt;abbr-1&gt;Obstetrics and gynecology&lt;/abbr-1&gt;&lt;/periodical&gt;&lt;alt-periodical&gt;&lt;full-title&gt;Obstet Gynecol&lt;/full-title&gt;&lt;abbr-1&gt;Obstetrics and gynecology&lt;/abbr-1&gt;&lt;/alt-periodical&gt;&lt;pages&gt;300-4&lt;/pages&gt;&lt;volume&gt;68&lt;/volume&gt;&lt;number&gt;3&lt;/number&gt;&lt;edition&gt;1986/09/01&lt;/edition&gt;&lt;keywords&gt;&lt;keyword&gt;Administration, Oral&lt;/keyword&gt;&lt;keyword&gt;Adolescent&lt;/keyword&gt;&lt;keyword&gt;Adult&lt;/keyword&gt;&lt;keyword&gt;Birth Weight&lt;/keyword&gt;&lt;keyword&gt;Calcifediol/*blood&lt;/keyword&gt;&lt;keyword&gt;Calcitriol/*blood&lt;/keyword&gt;&lt;keyword&gt;Calcium/urine&lt;/keyword&gt;&lt;keyword&gt;Drug Administration Schedule&lt;/keyword&gt;&lt;keyword&gt;Female&lt;/keyword&gt;&lt;keyword&gt;Fetal Blood/*analysis&lt;/keyword&gt;&lt;keyword&gt;Humans&lt;/keyword&gt;&lt;keyword&gt;Infant, Newborn&lt;/keyword&gt;&lt;keyword&gt;*Pregnancy&lt;/keyword&gt;&lt;keyword&gt;Pregnancy Trimester, Third&lt;/keyword&gt;&lt;keyword&gt;Random Allocation&lt;/keyword&gt;&lt;keyword&gt;Seasons&lt;/keyword&gt;&lt;keyword&gt;Vitamin D/*administration &amp;amp; dosage&lt;/keyword&gt;&lt;/keywords&gt;&lt;dates&gt;&lt;year&gt;1986&lt;/year&gt;&lt;pub-dates&gt;&lt;date&gt;Sep&lt;/date&gt;&lt;/pub-dates&gt;&lt;/dates&gt;&lt;isbn&gt;0029-7844 (Print)&amp;#xD;0029-7844&lt;/isbn&gt;&lt;accession-num&gt;3755517&lt;/accession-num&gt;&lt;urls&gt;&lt;/urls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18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France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68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Last trimester</w:t>
            </w: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1000 IU/day oral vitamin D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200,000 IU single dose in 7</w:t>
            </w:r>
            <w:r w:rsidRPr="00B63459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63459">
              <w:rPr>
                <w:rFonts w:ascii="Arial" w:hAnsi="Arial" w:cs="Arial"/>
                <w:sz w:val="20"/>
                <w:szCs w:val="20"/>
              </w:rPr>
              <w:t xml:space="preserve"> month of pregnancy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Marya 1988 </w:t>
            </w:r>
            <w:hyperlink w:anchor="_ENREF_110" w:tooltip="Marya, 1988 #734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Marya&lt;/Author&gt;&lt;Year&gt;1988&lt;/Year&gt;&lt;RecNum&gt;734&lt;/RecNum&gt;&lt;DisplayText&gt;&lt;style face="superscript"&gt;110&lt;/style&gt;&lt;/DisplayText&gt;&lt;record&gt;&lt;rec-number&gt;734&lt;/rec-number&gt;&lt;foreign-keys&gt;&lt;key app="EN" db-id="aezfazfr55w2dee09auvzeanzd0axtt5x25v" timestamp="1386857256"&gt;734&lt;/key&gt;&lt;/foreign-keys&gt;&lt;ref-type name="Journal Article"&gt;17&lt;/ref-type&gt;&lt;contributors&gt;&lt;authors&gt;&lt;author&gt;Marya, R. K.&lt;/author&gt;&lt;author&gt;Rathee, S.&lt;/author&gt;&lt;author&gt;Dua, V.&lt;/author&gt;&lt;author&gt;Sangwan, K.&lt;/author&gt;&lt;/authors&gt;&lt;/contributors&gt;&lt;titles&gt;&lt;title&gt;Effect of vitamin D supplementation during pregnancy on foetal growth&lt;/title&gt;&lt;secondary-title&gt;Indian J Med Res&lt;/secondary-title&gt;&lt;alt-title&gt;The Indian journal of medical research&lt;/alt-title&gt;&lt;/titles&gt;&lt;periodical&gt;&lt;full-title&gt;Indian J Med Res&lt;/full-title&gt;&lt;abbr-1&gt;The Indian journal of medical research&lt;/abbr-1&gt;&lt;/periodical&gt;&lt;alt-periodical&gt;&lt;full-title&gt;Indian J Med Res&lt;/full-title&gt;&lt;abbr-1&gt;The Indian journal of medical research&lt;/abbr-1&gt;&lt;/alt-periodical&gt;&lt;pages&gt;488-92&lt;/pages&gt;&lt;volume&gt;88&lt;/volume&gt;&lt;edition&gt;1988/12/01&lt;/edition&gt;&lt;keywords&gt;&lt;keyword&gt;Adult&lt;/keyword&gt;&lt;keyword&gt;Anthropometry&lt;/keyword&gt;&lt;keyword&gt;Birth Weight&lt;/keyword&gt;&lt;keyword&gt;*Embryonic and Fetal Development&lt;/keyword&gt;&lt;keyword&gt;Female&lt;/keyword&gt;&lt;keyword&gt;Humans&lt;/keyword&gt;&lt;keyword&gt;Infant, Newborn&lt;/keyword&gt;&lt;keyword&gt;*Pregnancy&lt;/keyword&gt;&lt;keyword&gt;Pregnancy Trimester, Third&lt;/keyword&gt;&lt;keyword&gt;*Prenatal Care&lt;/keyword&gt;&lt;keyword&gt;Vitamin D/*administration &amp;amp; dosage&lt;/keyword&gt;&lt;/keywords&gt;&lt;dates&gt;&lt;year&gt;1988&lt;/year&gt;&lt;pub-dates&gt;&lt;date&gt;Dec&lt;/date&gt;&lt;/pub-dates&gt;&lt;/dates&gt;&lt;isbn&gt;0971-5916 (Print)&amp;#xD;0971-5916&lt;/isbn&gt;&lt;accession-num&gt;3243609&lt;/accession-num&gt;&lt;urls&gt;&lt;/urls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110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 w:rsidRPr="00B63459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Rohtak, India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00 Indian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7</w:t>
            </w:r>
            <w:r w:rsidRPr="00B63459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</w:t>
            </w:r>
            <w:r w:rsidRPr="00B63459">
              <w:rPr>
                <w:rFonts w:ascii="Arial" w:hAnsi="Arial" w:cs="Arial"/>
                <w:sz w:val="20"/>
                <w:szCs w:val="20"/>
              </w:rPr>
              <w:t>months</w:t>
            </w: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Single dose of 600000IU cholecalciferol in months 7</w:t>
            </w:r>
            <w:r w:rsidRPr="00B63459">
              <w:rPr>
                <w:rFonts w:ascii="Arial" w:hAnsi="Arial" w:cs="Arial"/>
                <w:sz w:val="20"/>
                <w:szCs w:val="20"/>
                <w:vertAlign w:val="superscript"/>
              </w:rPr>
              <w:t xml:space="preserve"> </w:t>
            </w:r>
            <w:r w:rsidRPr="00B63459">
              <w:rPr>
                <w:rFonts w:ascii="Arial" w:hAnsi="Arial" w:cs="Arial"/>
                <w:sz w:val="20"/>
                <w:szCs w:val="20"/>
              </w:rPr>
              <w:t>and 8 of pregnancy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Yu 2009 </w:t>
            </w:r>
            <w:hyperlink w:anchor="_ENREF_20" w:tooltip="Yu, 2009 #760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Yu&lt;/Author&gt;&lt;Year&gt;2009&lt;/Year&gt;&lt;RecNum&gt;760&lt;/RecNum&gt;&lt;DisplayText&gt;&lt;style face="superscript"&gt;20&lt;/style&gt;&lt;/DisplayText&gt;&lt;record&gt;&lt;rec-number&gt;760&lt;/rec-number&gt;&lt;foreign-keys&gt;&lt;key app="EN" db-id="aezfazfr55w2dee09auvzeanzd0axtt5x25v" timestamp="1388404810"&gt;760&lt;/key&gt;&lt;/foreign-keys&gt;&lt;ref-type name="Journal Article"&gt;17&lt;/ref-type&gt;&lt;contributors&gt;&lt;authors&gt;&lt;author&gt;Yu, C. K.&lt;/author&gt;&lt;author&gt;Sykes, L.&lt;/author&gt;&lt;author&gt;Sethi, M.&lt;/author&gt;&lt;author&gt;Teoh, T. G.&lt;/author&gt;&lt;author&gt;Robinson, S.&lt;/author&gt;&lt;/authors&gt;&lt;/contributors&gt;&lt;auth-address&gt;Department of Obstetrics and Gynaecology, Imperial College School of Medicine, St Mary&amp;apos;s Hospital, Paddington, London, UK. chrissieyu@aol.com&lt;/auth-address&gt;&lt;titles&gt;&lt;title&gt;Vitamin D deficiency and supplementation during pregnancy&lt;/title&gt;&lt;secondary-title&gt;Clin Endocrinol (Oxf)&lt;/secondary-title&gt;&lt;alt-title&gt;Clinical endocrinology&lt;/alt-title&gt;&lt;/titles&gt;&lt;periodical&gt;&lt;full-title&gt;Clin Endocrinol (Oxf)&lt;/full-title&gt;&lt;abbr-1&gt;Clinical endocrinology&lt;/abbr-1&gt;&lt;/periodical&gt;&lt;alt-periodical&gt;&lt;full-title&gt;Clin Endocrinol (Oxf)&lt;/full-title&gt;&lt;abbr-1&gt;Clinical endocrinology&lt;/abbr-1&gt;&lt;/alt-periodical&gt;&lt;pages&gt;685-90&lt;/pages&gt;&lt;volume&gt;70&lt;/volume&gt;&lt;number&gt;5&lt;/number&gt;&lt;edition&gt;2008/09/06&lt;/edition&gt;&lt;keywords&gt;&lt;keyword&gt;Adolescent&lt;/keyword&gt;&lt;keyword&gt;Adult&lt;/keyword&gt;&lt;keyword&gt;Female&lt;/keyword&gt;&lt;keyword&gt;Humans&lt;/keyword&gt;&lt;keyword&gt;Infant, Newborn&lt;/keyword&gt;&lt;keyword&gt;Middle Aged&lt;/keyword&gt;&lt;keyword&gt;Pregnancy&lt;/keyword&gt;&lt;keyword&gt;Pregnancy Complications/blood/*drug therapy&lt;/keyword&gt;&lt;keyword&gt;Prospective Studies&lt;/keyword&gt;&lt;keyword&gt;Vitamin D/*administration &amp;amp; dosage/analogs &amp;amp; derivatives/blood&lt;/keyword&gt;&lt;keyword&gt;Vitamin D Deficiency/blood/*complications/*drug therapy&lt;/keyword&gt;&lt;keyword&gt;Young Adult&lt;/keyword&gt;&lt;/keywords&gt;&lt;dates&gt;&lt;year&gt;2009&lt;/year&gt;&lt;pub-dates&gt;&lt;date&gt;May&lt;/date&gt;&lt;/pub-dates&gt;&lt;/dates&gt;&lt;isbn&gt;0300-0664&lt;/isbn&gt;&lt;accession-num&gt;18771564&lt;/accession-num&gt;&lt;urls&gt;&lt;/urls&gt;&lt;electronic-resource-num&gt;10.1111/j.1365-2265.2008.03403.x&lt;/electronic-resource-num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20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London, UK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180 women 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7 weeks</w:t>
            </w:r>
          </w:p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800 IU/day oral cholecalciferol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200000IU oral cholecalciferol single dose at 27 weeks gestation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  <w:lang w:val="fr-FR"/>
              </w:rPr>
            </w:pPr>
            <w:r w:rsidRPr="00B63459">
              <w:rPr>
                <w:rFonts w:ascii="Arial" w:hAnsi="Arial" w:cs="Arial"/>
                <w:sz w:val="20"/>
                <w:szCs w:val="20"/>
                <w:lang w:val="fr-FR"/>
              </w:rPr>
              <w:t xml:space="preserve">Dawodu 2013 </w:t>
            </w:r>
            <w:hyperlink w:anchor="_ENREF_23" w:tooltip="Dawodu, 2013 #738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EYXdvZHU8L0F1dGhvcj48WWVhcj4yMDEzPC9ZZWFyPjxS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EYXdvZHU8L0F1dGhvcj48WWVhcj4yMDEzPC9ZZWFyPjxS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23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  <w:lang w:val="fr-FR"/>
              </w:rPr>
            </w:pPr>
            <w:r w:rsidRPr="00B63459">
              <w:rPr>
                <w:rFonts w:ascii="Arial" w:hAnsi="Arial" w:cs="Arial"/>
                <w:sz w:val="20"/>
                <w:szCs w:val="20"/>
                <w:lang w:val="fr-FR"/>
              </w:rPr>
              <w:t>(Al Ain, UAE)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  <w:lang w:val="fr-FR"/>
              </w:rPr>
            </w:pP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92 Arab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2-16 weeks</w:t>
            </w: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4000 IU/day oral cholecalciferol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2000 IU/day oral cholecalciferol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400 IU/day oral cholecalciferol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Grant 2013 </w:t>
            </w:r>
            <w:hyperlink w:anchor="_ENREF_17" w:tooltip="Grant, 2013 #759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Grant&lt;/Author&gt;&lt;Year&gt;2013&lt;/Year&gt;&lt;RecNum&gt;759&lt;/RecNum&gt;&lt;DisplayText&gt;&lt;style face="superscript"&gt;17&lt;/style&gt;&lt;/DisplayText&gt;&lt;record&gt;&lt;rec-number&gt;759&lt;/rec-number&gt;&lt;foreign-keys&gt;&lt;key app="EN" db-id="aezfazfr55w2dee09auvzeanzd0axtt5x25v" timestamp="1388402551"&gt;759&lt;/key&gt;&lt;/foreign-keys&gt;&lt;ref-type name="Journal Article"&gt;17&lt;/ref-type&gt;&lt;contributors&gt;&lt;authors&gt;&lt;author&gt;Grant, C. C.&lt;/author&gt;&lt;author&gt;Stewart, A. W.&lt;/author&gt;&lt;author&gt;Scragg, R.&lt;/author&gt;&lt;author&gt;Milne, T.&lt;/author&gt;&lt;author&gt;Rowden, J.&lt;/author&gt;&lt;author&gt;Ekeroma, A.&lt;/author&gt;&lt;author&gt;Wall, C.&lt;/author&gt;&lt;author&gt;Mitchell, E. A.&lt;/author&gt;&lt;author&gt;Crengle, S.&lt;/author&gt;&lt;author&gt;Trenholme, A.&lt;/author&gt;&lt;author&gt;Crane, J.&lt;/author&gt;&lt;author&gt;Camargo, C. A., Jr.&lt;/author&gt;&lt;/authors&gt;&lt;/contributors&gt;&lt;auth-address&gt;Paediatrics: Child and Youth Health.&lt;/auth-address&gt;&lt;titles&gt;&lt;title&gt;Vitamin D During Pregnancy and Infancy and Infant Serum 25-Hydroxyvitamin D Concentration&lt;/title&gt;&lt;secondary-title&gt;Pediatrics&lt;/secondary-title&gt;&lt;alt-title&gt;Pediatrics&lt;/alt-title&gt;&lt;/titles&gt;&lt;periodical&gt;&lt;full-title&gt;Pediatrics&lt;/full-title&gt;&lt;/periodical&gt;&lt;alt-periodical&gt;&lt;full-title&gt;Pediatrics&lt;/full-title&gt;&lt;/alt-periodical&gt;&lt;edition&gt;2013/12/18&lt;/edition&gt;&lt;dates&gt;&lt;year&gt;2013&lt;/year&gt;&lt;pub-dates&gt;&lt;date&gt;Dec 16&lt;/date&gt;&lt;/pub-dates&gt;&lt;/dates&gt;&lt;isbn&gt;0031-4005&lt;/isbn&gt;&lt;accession-num&gt;24344104&lt;/accession-num&gt;&lt;urls&gt;&lt;/urls&gt;&lt;electronic-resource-num&gt;10.1542/peds.2013-2602&lt;/electronic-resource-num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17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Auckland, New Zealand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60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6-30 weeks</w:t>
            </w:r>
          </w:p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1000IU/day oral cholecaclciferol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2000IU/day oral cholecalciferol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Placebo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Wagner 2013 </w:t>
            </w:r>
            <w:hyperlink w:anchor="_ENREF_21" w:tooltip="Wagner, 2013 #739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YWduZXI8L0F1dGhvcj48WWVhcj4yMDEzPC9ZZWFyPjxS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YWduZXI8L0F1dGhvcj48WWVhcj4yMDEzPC9ZZWFyPjxS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21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USA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Combined analysis of two trials including a total of 513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2-16 weeks</w:t>
            </w:r>
          </w:p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2000IU/day oral cholecalciferol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4000IU/day oral cholecalciferol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400 IU/day oral cholecalciferol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Roth, 2013 </w:t>
            </w:r>
            <w:hyperlink w:anchor="_ENREF_19" w:tooltip="Roth, 2013 #736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Roth&lt;/Author&gt;&lt;Year&gt;2013&lt;/Year&gt;&lt;RecNum&gt;736&lt;/RecNum&gt;&lt;DisplayText&gt;&lt;style face="superscript"&gt;19&lt;/style&gt;&lt;/DisplayText&gt;&lt;record&gt;&lt;rec-number&gt;736&lt;/rec-number&gt;&lt;foreign-keys&gt;&lt;key app="EN" db-id="aezfazfr55w2dee09auvzeanzd0axtt5x25v" timestamp="1386858236"&gt;736&lt;/key&gt;&lt;/foreign-keys&gt;&lt;ref-type name="Journal Article"&gt;17&lt;/ref-type&gt;&lt;contributors&gt;&lt;authors&gt;&lt;author&gt;Roth, D. E.&lt;/author&gt;&lt;author&gt;Al Mahmud, A.&lt;/author&gt;&lt;author&gt;Raqib, R.&lt;/author&gt;&lt;author&gt;Akhtar, E.&lt;/author&gt;&lt;author&gt;Perumal, N.&lt;/author&gt;&lt;author&gt;Pezzack, B.&lt;/author&gt;&lt;author&gt;Baqui, A. H.&lt;/author&gt;&lt;/authors&gt;&lt;/contributors&gt;&lt;titles&gt;&lt;title&gt;Randomized placebo-controlled trial of high-dose prenatal third-trimester vitamin D3 supplementation in Bangladesh: the AViDD trial&lt;/title&gt;&lt;secondary-title&gt;Nutr J&lt;/secondary-title&gt;&lt;alt-title&gt;Nutrition journal&lt;/alt-title&gt;&lt;/titles&gt;&lt;periodical&gt;&lt;full-title&gt;Nutr J&lt;/full-title&gt;&lt;abbr-1&gt;Nutrition journal&lt;/abbr-1&gt;&lt;/periodical&gt;&lt;alt-periodical&gt;&lt;full-title&gt;Nutr J&lt;/full-title&gt;&lt;abbr-1&gt;Nutrition journal&lt;/abbr-1&gt;&lt;/alt-periodical&gt;&lt;pages&gt;47&lt;/pages&gt;&lt;volume&gt;12&lt;/volume&gt;&lt;number&gt;1&lt;/number&gt;&lt;edition&gt;2013/04/17&lt;/edition&gt;&lt;dates&gt;&lt;year&gt;2013&lt;/year&gt;&lt;pub-dates&gt;&lt;date&gt;Apr 12&lt;/date&gt;&lt;/pub-dates&gt;&lt;/dates&gt;&lt;isbn&gt;1475-2891&lt;/isbn&gt;&lt;accession-num&gt;23587190&lt;/accession-num&gt;&lt;urls&gt;&lt;/urls&gt;&lt;custom2&gt;Pmc3641012&lt;/custom2&gt;&lt;electronic-resource-num&gt;10.1186/1475-2891-12-47&lt;/electronic-resource-num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19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Dhaka, Bangladesh)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48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6-30 weeks</w:t>
            </w:r>
          </w:p>
        </w:tc>
        <w:tc>
          <w:tcPr>
            <w:tcW w:w="3969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35000 IU/week oral cholecalcfierol</w:t>
            </w:r>
          </w:p>
        </w:tc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Placebo</w:t>
            </w:r>
          </w:p>
        </w:tc>
        <w:tc>
          <w:tcPr>
            <w:tcW w:w="120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59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</w:tr>
      <w:tr w:rsidR="00B63459" w:rsidRPr="00B63459" w:rsidTr="00B63459">
        <w:tc>
          <w:tcPr>
            <w:tcW w:w="14174" w:type="dxa"/>
            <w:gridSpan w:val="8"/>
            <w:tcBorders>
              <w:top w:val="single" w:sz="4" w:space="0" w:color="auto"/>
              <w:bottom w:val="nil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b/>
                <w:sz w:val="20"/>
                <w:szCs w:val="20"/>
              </w:rPr>
              <w:t>Vitamin D + calcium</w:t>
            </w:r>
          </w:p>
        </w:tc>
      </w:tr>
      <w:tr w:rsidR="00B63459" w:rsidRPr="00B63459" w:rsidTr="00B63459">
        <w:trPr>
          <w:trHeight w:val="804"/>
        </w:trPr>
        <w:tc>
          <w:tcPr>
            <w:tcW w:w="1951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lastRenderedPageBreak/>
              <w:t xml:space="preserve">Marya 1981 </w:t>
            </w:r>
            <w:hyperlink w:anchor="_ENREF_92" w:tooltip="Marya, 1981 #733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Marya&lt;/Author&gt;&lt;Year&gt;1981&lt;/Year&gt;&lt;RecNum&gt;733&lt;/RecNum&gt;&lt;DisplayText&gt;&lt;style face="superscript"&gt;92&lt;/style&gt;&lt;/DisplayText&gt;&lt;record&gt;&lt;rec-number&gt;733&lt;/rec-number&gt;&lt;foreign-keys&gt;&lt;key app="EN" db-id="aezfazfr55w2dee09auvzeanzd0axtt5x25v" timestamp="1386857218"&gt;733&lt;/key&gt;&lt;/foreign-keys&gt;&lt;ref-type name="Journal Article"&gt;17&lt;/ref-type&gt;&lt;contributors&gt;&lt;authors&gt;&lt;author&gt;Marya, R. K.&lt;/author&gt;&lt;author&gt;Rathee, S.&lt;/author&gt;&lt;author&gt;Lata, V.&lt;/author&gt;&lt;author&gt;Mudgil, S.&lt;/author&gt;&lt;/authors&gt;&lt;/contributors&gt;&lt;titles&gt;&lt;title&gt;Effects of vitamin D supplementation in pregnancy&lt;/title&gt;&lt;secondary-title&gt;Gynecol Obstet Invest&lt;/secondary-title&gt;&lt;alt-title&gt;Gynecologic and obstetric investigation&lt;/alt-title&gt;&lt;/titles&gt;&lt;periodical&gt;&lt;full-title&gt;Gynecol Obstet Invest&lt;/full-title&gt;&lt;abbr-1&gt;Gynecologic and obstetric investigation&lt;/abbr-1&gt;&lt;/periodical&gt;&lt;alt-periodical&gt;&lt;full-title&gt;Gynecol Obstet Invest&lt;/full-title&gt;&lt;abbr-1&gt;Gynecologic and obstetric investigation&lt;/abbr-1&gt;&lt;/alt-periodical&gt;&lt;pages&gt;155-61&lt;/pages&gt;&lt;volume&gt;12&lt;/volume&gt;&lt;number&gt;3&lt;/number&gt;&lt;edition&gt;1981/01/01&lt;/edition&gt;&lt;keywords&gt;&lt;keyword&gt;Birth Weight/*drug effects&lt;/keyword&gt;&lt;keyword&gt;Calcium/blood&lt;/keyword&gt;&lt;keyword&gt;Female&lt;/keyword&gt;&lt;keyword&gt;Humans&lt;/keyword&gt;&lt;keyword&gt;Infant, Newborn&lt;/keyword&gt;&lt;keyword&gt;Phosphates/blood&lt;/keyword&gt;&lt;keyword&gt;Pregnancy/*drug effects&lt;/keyword&gt;&lt;keyword&gt;Pregnancy Trimester, Third&lt;/keyword&gt;&lt;keyword&gt;Vitamin D/*administration &amp;amp; dosage&lt;/keyword&gt;&lt;/keywords&gt;&lt;dates&gt;&lt;year&gt;1981&lt;/year&gt;&lt;/dates&gt;&lt;isbn&gt;0378-7346 (Print)&amp;#xD;0378-7346&lt;/isbn&gt;&lt;accession-num&gt;7239350&lt;/accession-num&gt;&lt;urls&gt;&lt;/urls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92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Rohtak, India)</w:t>
            </w:r>
          </w:p>
        </w:tc>
        <w:tc>
          <w:tcPr>
            <w:tcW w:w="1418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20 Hindu women</w:t>
            </w:r>
          </w:p>
        </w:tc>
        <w:tc>
          <w:tcPr>
            <w:tcW w:w="1275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Last trimester</w:t>
            </w:r>
          </w:p>
        </w:tc>
        <w:tc>
          <w:tcPr>
            <w:tcW w:w="3969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1200IU/day vitamin D + 375mg calcium during third trimester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600000IU vitamin D orally in the 7</w:t>
            </w:r>
            <w:r w:rsidRPr="00B63459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63459">
              <w:rPr>
                <w:rFonts w:ascii="Arial" w:hAnsi="Arial" w:cs="Arial"/>
                <w:sz w:val="20"/>
                <w:szCs w:val="20"/>
              </w:rPr>
              <w:t xml:space="preserve"> and 8</w:t>
            </w:r>
            <w:r w:rsidRPr="00B63459">
              <w:rPr>
                <w:rFonts w:ascii="Arial" w:hAnsi="Arial" w:cs="Arial"/>
                <w:sz w:val="20"/>
                <w:szCs w:val="20"/>
                <w:vertAlign w:val="superscript"/>
              </w:rPr>
              <w:t>th</w:t>
            </w:r>
            <w:r w:rsidRPr="00B63459">
              <w:rPr>
                <w:rFonts w:ascii="Arial" w:hAnsi="Arial" w:cs="Arial"/>
                <w:sz w:val="20"/>
                <w:szCs w:val="20"/>
              </w:rPr>
              <w:t xml:space="preserve"> months of pregnancy (n=20)</w:t>
            </w:r>
          </w:p>
        </w:tc>
        <w:tc>
          <w:tcPr>
            <w:tcW w:w="1560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1204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205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pStyle w:val="ListParagraph"/>
              <w:ind w:left="3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92" w:type="dxa"/>
            <w:tcBorders>
              <w:top w:val="nil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pStyle w:val="ListParagraph"/>
              <w:ind w:left="3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  <w:lang w:val="fr-FR"/>
              </w:rPr>
            </w:pPr>
            <w:r w:rsidRPr="00B63459">
              <w:rPr>
                <w:rFonts w:ascii="Arial" w:hAnsi="Arial" w:cs="Arial"/>
                <w:sz w:val="20"/>
                <w:szCs w:val="20"/>
                <w:lang w:val="fr-FR"/>
              </w:rPr>
              <w:t xml:space="preserve">Kalra 2011 </w:t>
            </w:r>
            <w:hyperlink w:anchor="_ENREF_84" w:tooltip="Kalra, 2012 #796" w:history="1"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fldChar w:fldCharType="begin">
                  <w:fldData xml:space="preserve">PEVuZE5vdGU+PENpdGU+PEF1dGhvcj5LYWxyYTwvQXV0aG9yPjxZZWFyPjIwMTI8L1llYXI+PFJl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instrText xml:space="preserve"> ADDIN EN.CITE </w:instrText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fldChar w:fldCharType="begin">
                  <w:fldData xml:space="preserve">PEVuZE5vdGU+PENpdGU+PEF1dGhvcj5LYWxyYTwvQXV0aG9yPjxZZWFyPjIwMTI8L1llYXI+PFJl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=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instrText xml:space="preserve"> ADDIN EN.CITE.DATA </w:instrText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fldChar w:fldCharType="end"/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  <w:lang w:val="fr-FR"/>
                </w:rPr>
                <w:t>84</w:t>
              </w:r>
              <w:r w:rsidRPr="00B63459">
                <w:rPr>
                  <w:rFonts w:ascii="Arial" w:hAnsi="Arial" w:cs="Arial"/>
                  <w:sz w:val="20"/>
                  <w:szCs w:val="20"/>
                  <w:lang w:val="fr-FR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  <w:lang w:val="fr-FR"/>
              </w:rPr>
            </w:pPr>
            <w:r w:rsidRPr="00B63459">
              <w:rPr>
                <w:rFonts w:ascii="Arial" w:hAnsi="Arial" w:cs="Arial"/>
                <w:sz w:val="20"/>
                <w:szCs w:val="20"/>
                <w:lang w:val="fr-FR"/>
              </w:rPr>
              <w:t>(Lucknow, India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40 women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2-24 weeks</w:t>
            </w: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A: 60,000IU oral cholecalciferol single dose at randomisation + 1g/day calcium carbonate</w:t>
            </w:r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Group B: 120,000IU oral cholecalciferol at randomisation and at 28 weeks gestation + 1g/day calcium carbonate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g calcium carbonate/day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Hashemipour 2014 </w:t>
            </w:r>
            <w:hyperlink w:anchor="_ENREF_93" w:tooltip="Hashemipour, 2014 #1246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Hashemipour&lt;/Author&gt;&lt;Year&gt;2014&lt;/Year&gt;&lt;RecNum&gt;1246&lt;/RecNum&gt;&lt;DisplayText&gt;&lt;style face="superscript"&gt;93&lt;/style&gt;&lt;/DisplayText&gt;&lt;record&gt;&lt;rec-number&gt;1246&lt;/rec-number&gt;&lt;foreign-keys&gt;&lt;key app="EN" db-id="aezfazfr55w2dee09auvzeanzd0axtt5x25v" timestamp="1407139242"&gt;1246&lt;/key&gt;&lt;/foreign-keys&gt;&lt;ref-type name="Journal Article"&gt;17&lt;/ref-type&gt;&lt;contributors&gt;&lt;authors&gt;&lt;author&gt;Hashemipour, S.&lt;/author&gt;&lt;author&gt;Ziaee, A.&lt;/author&gt;&lt;author&gt;Javadi, A.&lt;/author&gt;&lt;author&gt;Movahed, F.&lt;/author&gt;&lt;author&gt;Elmizadeh, K.&lt;/author&gt;&lt;author&gt;Javadi, E. H.&lt;/author&gt;&lt;author&gt;Lalooha, F.&lt;/author&gt;&lt;/authors&gt;&lt;/contributors&gt;&lt;auth-address&gt;Metabolic Diseases Research Center, Qazvin University of Medical Science, Qazvin, Iran.&amp;#xD;Qazvin University of Medical Sciences, Qazvin, Iran.&amp;#xD;Qazvin University of Medical Sciences, Qazvin, Iran. Electronic address: lalooha44@yahoo.com.&lt;/auth-address&gt;&lt;titles&gt;&lt;title&gt;Effect of treatment of vitamin D deficiency and insufficiency during pregnancy on fetal growth indices and maternal weight gain: a randomized clinical trial&lt;/title&gt;&lt;secondary-title&gt;Eur J Obstet Gynecol Reprod Biol&lt;/secondary-title&gt;&lt;alt-title&gt;European journal of obstetrics, gynecology, and reproductive biology&lt;/alt-title&gt;&lt;/titles&gt;&lt;periodical&gt;&lt;full-title&gt;Eur J Obstet Gynecol Reprod Biol&lt;/full-title&gt;&lt;abbr-1&gt;European journal of obstetrics, gynecology, and reproductive biology&lt;/abbr-1&gt;&lt;/periodical&gt;&lt;alt-periodical&gt;&lt;full-title&gt;Eur J Obstet Gynecol Reprod Biol&lt;/full-title&gt;&lt;abbr-1&gt;European journal of obstetrics, gynecology, and reproductive biology&lt;/abbr-1&gt;&lt;/alt-periodical&gt;&lt;pages&gt;15-9&lt;/pages&gt;&lt;volume&gt;172&lt;/volume&gt;&lt;edition&gt;2013/11/12&lt;/edition&gt;&lt;dates&gt;&lt;year&gt;2014&lt;/year&gt;&lt;pub-dates&gt;&lt;date&gt;Jan&lt;/date&gt;&lt;/pub-dates&gt;&lt;/dates&gt;&lt;isbn&gt;0301-2115&lt;/isbn&gt;&lt;accession-num&gt;24210789&lt;/accession-num&gt;&lt;urls&gt;&lt;/urls&gt;&lt;electronic-resource-num&gt;10.1016/j.ejogrb.2013.10.010&lt;/electronic-resource-num&gt;&lt;remote-database-provider&gt;Nlm&lt;/remote-database-provider&gt;&lt;language&gt;eng&lt;/language&gt;&lt;/record&gt;&lt;/Cite&gt;&lt;/EndNote&gt;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93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Qazin, Iran)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09</w:t>
            </w:r>
          </w:p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women, 25(OH)D&lt;75nmol/l</w:t>
            </w:r>
          </w:p>
        </w:tc>
        <w:tc>
          <w:tcPr>
            <w:tcW w:w="127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4-26 weeks</w:t>
            </w:r>
          </w:p>
        </w:tc>
        <w:tc>
          <w:tcPr>
            <w:tcW w:w="3969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50,000 IU/week cholecalciferol for 8 weeks in addition to the supplement received by control group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400IU/day oral cholecalciferol; 200mg elemental calcium</w:t>
            </w:r>
          </w:p>
        </w:tc>
        <w:tc>
          <w:tcPr>
            <w:tcW w:w="120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20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pStyle w:val="ListParagraph"/>
              <w:ind w:left="3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  <w:tc>
          <w:tcPr>
            <w:tcW w:w="1592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↑</w:t>
            </w:r>
          </w:p>
        </w:tc>
      </w:tr>
      <w:tr w:rsidR="00B63459" w:rsidRPr="00B63459" w:rsidTr="00B63459">
        <w:tc>
          <w:tcPr>
            <w:tcW w:w="19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 xml:space="preserve">Hossain 2014 </w:t>
            </w:r>
            <w:hyperlink w:anchor="_ENREF_82" w:tooltip="Hossain, 2014 #999" w:history="1"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Ib3NzYWluPC9BdXRob3I+PFllYXI+MjAxNDwvWWVhcj48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Ib3NzYWluPC9BdXRob3I+PFllYXI+MjAxNDwvWWVhcj48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</w:fldData>
                </w:fldCha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 w:rsidRPr="00B63459">
                <w:rPr>
                  <w:rFonts w:ascii="Arial" w:hAnsi="Arial" w:cs="Arial"/>
                  <w:sz w:val="20"/>
                  <w:szCs w:val="20"/>
                </w:rPr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B63459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82</w:t>
              </w:r>
              <w:r w:rsidRPr="00B63459"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</w:p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(Karachi, Pakistan)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198</w:t>
            </w:r>
          </w:p>
        </w:tc>
        <w:tc>
          <w:tcPr>
            <w:tcW w:w="127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20 weeks</w:t>
            </w:r>
          </w:p>
        </w:tc>
        <w:tc>
          <w:tcPr>
            <w:tcW w:w="3969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4000IU/day oral cholecalciferol, 600mg calcium lactate &amp; 200mg ferrous sulphate</w:t>
            </w:r>
          </w:p>
        </w:tc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600mg calcium lactate &amp; 200mg ferrous sulphate</w:t>
            </w:r>
          </w:p>
        </w:tc>
        <w:tc>
          <w:tcPr>
            <w:tcW w:w="120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20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  <w:tc>
          <w:tcPr>
            <w:tcW w:w="1592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:rsidR="00B63459" w:rsidRPr="00B63459" w:rsidRDefault="00B63459" w:rsidP="00B63459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63459">
              <w:rPr>
                <w:rFonts w:ascii="Arial" w:hAnsi="Arial" w:cs="Arial"/>
                <w:sz w:val="20"/>
                <w:szCs w:val="20"/>
              </w:rPr>
              <w:t>↔</w:t>
            </w:r>
          </w:p>
        </w:tc>
      </w:tr>
    </w:tbl>
    <w:p w:rsidR="00B63459" w:rsidRDefault="00B63459">
      <w:pPr>
        <w:rPr>
          <w:rFonts w:ascii="Arial" w:hAnsi="Arial" w:cs="Arial"/>
          <w:b/>
        </w:rPr>
      </w:pPr>
      <w:r w:rsidRPr="007B55D1">
        <w:rPr>
          <w:rFonts w:ascii="Arial" w:hAnsi="Arial" w:cs="Arial"/>
        </w:rPr>
        <w:t>↔ no effect shown</w:t>
      </w:r>
      <w:r>
        <w:rPr>
          <w:rFonts w:ascii="Arial" w:hAnsi="Arial" w:cs="Arial"/>
        </w:rPr>
        <w:t>,</w:t>
      </w:r>
      <w:r w:rsidRPr="007B55D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↑vitamin D supplementation increased the outcome, </w:t>
      </w:r>
      <w:r w:rsidRPr="007B55D1">
        <w:rPr>
          <w:rFonts w:ascii="Arial" w:hAnsi="Arial" w:cs="Arial"/>
        </w:rPr>
        <w:t xml:space="preserve">↓vitamin D supplementation </w:t>
      </w:r>
      <w:r>
        <w:rPr>
          <w:rFonts w:ascii="Arial" w:hAnsi="Arial" w:cs="Arial"/>
        </w:rPr>
        <w:t>the outcome</w:t>
      </w:r>
    </w:p>
    <w:p w:rsidR="00B63459" w:rsidRPr="00B63459" w:rsidRDefault="00B63459">
      <w:pPr>
        <w:rPr>
          <w:rFonts w:ascii="Arial" w:hAnsi="Arial" w:cs="Arial"/>
          <w:b/>
        </w:rPr>
      </w:pPr>
    </w:p>
    <w:sectPr w:rsidR="00B63459" w:rsidRPr="00B63459" w:rsidSect="00B6345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3459"/>
    <w:rsid w:val="003B3154"/>
    <w:rsid w:val="00633427"/>
    <w:rsid w:val="00B63459"/>
    <w:rsid w:val="00BA7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3459"/>
    <w:pPr>
      <w:ind w:left="720"/>
      <w:contextualSpacing/>
    </w:pPr>
  </w:style>
  <w:style w:type="table" w:styleId="TableGrid">
    <w:name w:val="Table Grid"/>
    <w:basedOn w:val="TableNormal"/>
    <w:uiPriority w:val="59"/>
    <w:rsid w:val="00B634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3459"/>
    <w:pPr>
      <w:ind w:left="720"/>
      <w:contextualSpacing/>
    </w:pPr>
  </w:style>
  <w:style w:type="table" w:styleId="TableGrid">
    <w:name w:val="Table Grid"/>
    <w:basedOn w:val="TableNormal"/>
    <w:uiPriority w:val="59"/>
    <w:rsid w:val="00B634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360</Words>
  <Characters>13455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Moon</dc:creator>
  <cp:lastModifiedBy>Karen Drake</cp:lastModifiedBy>
  <cp:revision>2</cp:revision>
  <dcterms:created xsi:type="dcterms:W3CDTF">2015-04-13T10:00:00Z</dcterms:created>
  <dcterms:modified xsi:type="dcterms:W3CDTF">2015-04-13T10:00:00Z</dcterms:modified>
</cp:coreProperties>
</file>